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B212AF" w14:textId="77777777" w:rsidR="00901D40" w:rsidRPr="00901D40" w:rsidRDefault="00901D40" w:rsidP="00C323A8">
      <w:pPr>
        <w:jc w:val="center"/>
        <w:rPr>
          <w:rFonts w:ascii="Times New Roman" w:hAnsi="Times New Roman" w:cs="Times New Roman"/>
          <w:sz w:val="24"/>
          <w:szCs w:val="24"/>
        </w:rPr>
      </w:pPr>
      <w:r w:rsidRPr="0072574D">
        <w:rPr>
          <w:rFonts w:ascii="Times New Roman" w:hAnsi="Times New Roman" w:cs="Times New Roman"/>
          <w:b/>
          <w:sz w:val="24"/>
          <w:szCs w:val="24"/>
        </w:rPr>
        <w:t>No change in Atlantic Yellow-nosed Albatross (</w:t>
      </w:r>
      <w:r w:rsidRPr="0072574D">
        <w:rPr>
          <w:rFonts w:ascii="Times New Roman" w:hAnsi="Times New Roman" w:cs="Times New Roman"/>
          <w:b/>
          <w:i/>
          <w:sz w:val="24"/>
          <w:szCs w:val="24"/>
        </w:rPr>
        <w:t>Thalassarche chlororhynchos</w:t>
      </w:r>
      <w:r w:rsidRPr="0072574D">
        <w:rPr>
          <w:rFonts w:ascii="Times New Roman" w:hAnsi="Times New Roman" w:cs="Times New Roman"/>
          <w:b/>
          <w:sz w:val="24"/>
          <w:szCs w:val="24"/>
        </w:rPr>
        <w:t>) egg size over 160 years</w:t>
      </w:r>
    </w:p>
    <w:p w14:paraId="3383C055" w14:textId="77777777" w:rsidR="00901D40" w:rsidRPr="0072574D" w:rsidRDefault="00901D40" w:rsidP="00C323A8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07657EA" w14:textId="77777777" w:rsidR="00901D40" w:rsidRPr="0072574D" w:rsidRDefault="00901D40" w:rsidP="00C323A8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72574D">
        <w:rPr>
          <w:rFonts w:ascii="Times New Roman" w:hAnsi="Times New Roman" w:cs="Times New Roman"/>
          <w:sz w:val="24"/>
          <w:szCs w:val="24"/>
        </w:rPr>
        <w:t>Alexander L. Bond*, Gregory T.W. McClelland, Richard J. Cuthbert, Trevor Glass, Julian Repetto, Peter G. Ryan</w:t>
      </w:r>
    </w:p>
    <w:p w14:paraId="3717A072" w14:textId="77777777" w:rsidR="00901D40" w:rsidRDefault="00901D40" w:rsidP="00C323A8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0731998" w14:textId="77777777" w:rsidR="00E3671E" w:rsidRDefault="00901D40" w:rsidP="00C323A8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01D40">
        <w:rPr>
          <w:rFonts w:ascii="Times New Roman" w:hAnsi="Times New Roman" w:cs="Times New Roman"/>
          <w:b/>
          <w:sz w:val="24"/>
          <w:szCs w:val="24"/>
        </w:rPr>
        <w:t>Supplemental Material</w:t>
      </w:r>
    </w:p>
    <w:p w14:paraId="7AA9B06F" w14:textId="77777777" w:rsidR="00C323A8" w:rsidRPr="00901D40" w:rsidRDefault="00C323A8" w:rsidP="00C323A8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AE298D2" w14:textId="77777777" w:rsidR="00901D40" w:rsidRPr="0072574D" w:rsidRDefault="00901D40" w:rsidP="00C323A8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r w:rsidRPr="0072574D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2574D">
        <w:rPr>
          <w:rFonts w:ascii="Times New Roman" w:hAnsi="Times New Roman" w:cs="Times New Roman"/>
          <w:sz w:val="24"/>
          <w:szCs w:val="24"/>
        </w:rPr>
        <w:t>1</w:t>
      </w:r>
      <w:bookmarkEnd w:id="0"/>
      <w:r w:rsidRPr="0072574D">
        <w:rPr>
          <w:rFonts w:ascii="Times New Roman" w:hAnsi="Times New Roman" w:cs="Times New Roman"/>
          <w:sz w:val="24"/>
          <w:szCs w:val="24"/>
        </w:rPr>
        <w:t xml:space="preserve"> – The breadth and width of Atlantic Yellow-nosed Albatross eggs remained consistent over time. Values are means ± SD. Only studies that included year, mean, SD, and range of values were included.</w:t>
      </w:r>
    </w:p>
    <w:tbl>
      <w:tblPr>
        <w:tblW w:w="0" w:type="auto"/>
        <w:tblInd w:w="93" w:type="dxa"/>
        <w:tblLook w:val="04A0" w:firstRow="1" w:lastRow="0" w:firstColumn="1" w:lastColumn="0" w:noHBand="0" w:noVBand="1"/>
      </w:tblPr>
      <w:tblGrid>
        <w:gridCol w:w="723"/>
        <w:gridCol w:w="2128"/>
        <w:gridCol w:w="2048"/>
        <w:gridCol w:w="456"/>
        <w:gridCol w:w="3794"/>
      </w:tblGrid>
      <w:tr w:rsidR="00901D40" w:rsidRPr="0072574D" w14:paraId="02595750" w14:textId="77777777" w:rsidTr="00901D40">
        <w:trPr>
          <w:trHeight w:val="300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D8BED" w14:textId="77777777" w:rsidR="00901D40" w:rsidRPr="0072574D" w:rsidRDefault="00901D40" w:rsidP="00C323A8">
            <w:pPr>
              <w:spacing w:after="0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DE28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  <w:t>Length ± SD (m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94B2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  <w:t>Width ± SD (mm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53B1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BA98B8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n-GB"/>
              </w:rPr>
              <w:t>Source</w:t>
            </w:r>
          </w:p>
        </w:tc>
      </w:tr>
      <w:tr w:rsidR="00901D40" w:rsidRPr="0072574D" w14:paraId="0E49FAFD" w14:textId="77777777" w:rsidTr="00901D40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7592D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5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4E74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2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91D5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.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7027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42799F4" w14:textId="77777777" w:rsidR="00901D40" w:rsidRPr="0072574D" w:rsidRDefault="001E2A2F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hyperlink w:anchor="_ENREF_15" w:tooltip="Bourne, 1981 #3731" w:history="1"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begin"/>
              </w:r>
              <w:r w:rsidR="00C24C82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instrText xml:space="preserve"> ADDIN EN.CITE &lt;EndNote&gt;&lt;Cite AuthorYear="1"&gt;&lt;Author&gt;Bourne&lt;/Author&gt;&lt;Year&gt;1981&lt;/Year&gt;&lt;RecNum&gt;3731&lt;/RecNum&gt;&lt;DisplayText&gt;Bourne and David (1981)&lt;/DisplayText&gt;&lt;record&gt;&lt;rec-number&gt;3731&lt;/rec-number&gt;&lt;foreign-keys&gt;&lt;key app="EN" db-id="wz5020seqdtw97efe975w00xf50af92arsaw"&gt;3731&lt;/key&gt;&lt;/foreign-keys&gt;&lt;ref-type name="Journal Article"&gt;17&lt;/ref-type&gt;&lt;contributors&gt;&lt;authors&gt;&lt;author&gt;Bourne, W.R.P.&lt;/author&gt;&lt;author&gt;David, A.C.F.&lt;/author&gt;&lt;/authors&gt;&lt;/contributors&gt;&lt;titles&gt;&lt;title&gt;Nineteenth century bird records from Tristan da Cunha&lt;/title&gt;&lt;secondary-title&gt;Bulletin of the British Ornithologists&amp;apos; Club&lt;/secondary-title&gt;&lt;/titles&gt;&lt;periodical&gt;&lt;full-title&gt;Bulletin of the British Ornithologists&amp;apos; Club&lt;/full-title&gt;&lt;abbr-1&gt;Bull Br Ornithol Club&lt;/abbr-1&gt;&lt;abbr-2&gt;Bull. Br. Ornithol. Club&lt;/abbr-2&gt;&lt;/periodical&gt;&lt;pages&gt;247-256&lt;/pages&gt;&lt;volume&gt;101&lt;/volume&gt;&lt;number&gt;1&lt;/number&gt;&lt;dates&gt;&lt;year&gt;1981&lt;/year&gt;&lt;/dates&gt;&lt;urls&gt;&lt;/urls&gt;&lt;/record&gt;&lt;/Cite&gt;&lt;/EndNote&gt;</w:instrTex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separate"/>
              </w:r>
              <w:r w:rsidR="00C24C82" w:rsidRPr="0072574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  <w:lang w:eastAsia="en-GB"/>
                </w:rPr>
                <w:t>Bourne and David (1981)</w: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end"/>
              </w:r>
            </w:hyperlink>
          </w:p>
        </w:tc>
      </w:tr>
      <w:tr w:rsidR="00901D40" w:rsidRPr="0072574D" w14:paraId="16ADC1DD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2E6B1D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D02202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9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DB584D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.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B5E4F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581E1F9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570F677F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F2FA01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6DAD1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5 ± 4.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970694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.4 ± 1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CE43BD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0" w:type="auto"/>
          </w:tcPr>
          <w:p w14:paraId="4AD7E23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, National Museums Scotland, Edinburgh</w:t>
            </w:r>
          </w:p>
        </w:tc>
      </w:tr>
      <w:tr w:rsidR="00901D40" w:rsidRPr="0072574D" w14:paraId="04CCC421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5026076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3B42DE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3 ± 3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811AB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9 ± 1.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EB8134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5</w:t>
            </w:r>
          </w:p>
        </w:tc>
        <w:tc>
          <w:tcPr>
            <w:tcW w:w="0" w:type="auto"/>
          </w:tcPr>
          <w:p w14:paraId="6BC878BC" w14:textId="77777777" w:rsidR="00901D40" w:rsidRPr="0072574D" w:rsidRDefault="001E2A2F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hyperlink w:anchor="_ENREF_85" w:tooltip="Verrill, 1895 #3794" w:history="1"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begin"/>
              </w:r>
              <w:r w:rsidR="00C24C82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instrText xml:space="preserve"> ADDIN EN.CITE &lt;EndNote&gt;&lt;Cite AuthorYear="1"&gt;&lt;Author&gt;Verrill&lt;/Author&gt;&lt;Year&gt;1895&lt;/Year&gt;&lt;RecNum&gt;3794&lt;/RecNum&gt;&lt;DisplayText&gt;Verrill (1895)&lt;/DisplayText&gt;&lt;record&gt;&lt;rec-number&gt;3794&lt;/rec-number&gt;&lt;foreign-keys&gt;&lt;key app="EN" db-id="wz5020seqdtw97efe975w00xf50af92arsaw"&gt;3794&lt;/key&gt;&lt;/foreign-keys&gt;&lt;ref-type name="Journal Article"&gt;17&lt;/ref-type&gt;&lt;contributors&gt;&lt;authors&gt;&lt;author&gt;Verrill, G.E.&lt;/author&gt;&lt;/authors&gt;&lt;/contributors&gt;&lt;titles&gt;&lt;title&gt;On some birds and eggs collected by Mr Geo. Comer at Gough Island, Kergeulen Island, and the Island of South Georgia, with extracts from his notes, including a meteorological record for about six months at Gough Island&lt;/title&gt;&lt;secondary-title&gt;Transactions of the Connecticut Academy of Arts and Sciences&lt;/secondary-title&gt;&lt;/titles&gt;&lt;periodical&gt;&lt;full-title&gt;Transactions of the Connecticut Academy of Arts and Sciences&lt;/full-title&gt;&lt;abbr-1&gt;Trans Conn Acad Arts Sci&lt;/abbr-1&gt;&lt;abbr-2&gt;Trans. Conn. Acad. Arts Sci.&lt;/abbr-2&gt;&lt;/periodical&gt;&lt;pages&gt;430-478&lt;/pages&gt;&lt;volume&gt;9&lt;/volume&gt;&lt;dates&gt;&lt;year&gt;1895&lt;/year&gt;&lt;/dates&gt;&lt;urls&gt;&lt;/urls&gt;&lt;/record&gt;&lt;/Cite&gt;&lt;/EndNote&gt;</w:instrTex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separate"/>
              </w:r>
              <w:r w:rsidR="00C24C82" w:rsidRPr="0072574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  <w:lang w:eastAsia="en-GB"/>
                </w:rPr>
                <w:t>Verrill (1895)</w: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end"/>
              </w:r>
            </w:hyperlink>
          </w:p>
        </w:tc>
      </w:tr>
      <w:tr w:rsidR="00901D40" w:rsidRPr="0072574D" w14:paraId="435EFDC9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E8CD4F8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0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D303A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9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4054D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8.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04A6C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617E3FB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0B329784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3AEB9A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6D35C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.7 ± 4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9B51464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3.1 ± 1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DC3F41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</w:t>
            </w:r>
          </w:p>
        </w:tc>
        <w:tc>
          <w:tcPr>
            <w:tcW w:w="0" w:type="auto"/>
          </w:tcPr>
          <w:p w14:paraId="36739547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3A1ED765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EB6AD0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6D687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2 ± 3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4D2181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6 ± 2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20B12E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0" w:type="auto"/>
          </w:tcPr>
          <w:p w14:paraId="7DE0F4DE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2AB9CA91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C3A1A14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C0749AE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3 ± 2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A27EE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6 ± 0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EC983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0" w:type="auto"/>
          </w:tcPr>
          <w:p w14:paraId="1198B73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72A571AB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9CF3BE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3F9C6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60409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29994A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38E98BD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04CFFFB2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006956C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9F241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37F6E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08858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7EF7D5B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4A7E081F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A90F428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5F3679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00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DADE02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83C2B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71D3194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66E32F29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0A57D0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D7BC81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8 ± 1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675097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1 ± 1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8BA5BE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</w:t>
            </w:r>
          </w:p>
        </w:tc>
        <w:tc>
          <w:tcPr>
            <w:tcW w:w="0" w:type="auto"/>
          </w:tcPr>
          <w:p w14:paraId="506251A6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0BB53B64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4951A47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1DDC3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1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F966D0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E12B6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314A554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6F9E4DB0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B41537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19EA711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9 ± 3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7BE09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8 ± 0.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164ABAB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</w:t>
            </w:r>
          </w:p>
        </w:tc>
        <w:tc>
          <w:tcPr>
            <w:tcW w:w="0" w:type="auto"/>
          </w:tcPr>
          <w:p w14:paraId="4E1AA7A5" w14:textId="77777777" w:rsidR="00901D40" w:rsidRPr="0072574D" w:rsidRDefault="001E2A2F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hyperlink w:anchor="_ENREF_73" w:tooltip="Roberts, 1948 #3638" w:history="1"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begin"/>
              </w:r>
              <w:r w:rsidR="00C24C82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instrText xml:space="preserve"> ADDIN EN.CITE &lt;EndNote&gt;&lt;Cite AuthorYear="1"&gt;&lt;Author&gt;Roberts&lt;/Author&gt;&lt;Year&gt;1948&lt;/Year&gt;&lt;RecNum&gt;3638&lt;/RecNum&gt;&lt;DisplayText&gt;Roberts (1948)&lt;/DisplayText&gt;&lt;record&gt;&lt;rec-number&gt;3638&lt;/rec-number&gt;&lt;foreign-keys&gt;&lt;key app="EN" db-id="wz5020seqdtw97efe975w00xf50af92arsaw"&gt;3638&lt;/key&gt;&lt;/foreign-keys&gt;&lt;ref-type name="Journal Article"&gt;17&lt;/ref-type&gt;&lt;contributors&gt;&lt;authors&gt;&lt;author&gt;Roberts, Austin&lt;/author&gt;&lt;/authors&gt;&lt;/contributors&gt;&lt;titles&gt;&lt;title&gt;On a collection of birds and eggs from the Tristan d&amp;apos;Acunha Island, made by John Kirby&lt;/title&gt;&lt;secondary-title&gt;Annals of the Transvaal Museum&lt;/secondary-title&gt;&lt;/titles&gt;&lt;periodical&gt;&lt;full-title&gt;Annals of the Transvaal Museum&lt;/full-title&gt;&lt;abbr-1&gt;Ann Transvaal Mus&lt;/abbr-1&gt;&lt;abbr-2&gt;Ann. Transvaal Mus.&lt;/abbr-2&gt;&lt;/periodical&gt;&lt;pages&gt;55-62&lt;/pages&gt;&lt;volume&gt;21&lt;/volume&gt;&lt;number&gt;1&lt;/number&gt;&lt;dates&gt;&lt;year&gt;1948&lt;/year&gt;&lt;/dates&gt;&lt;urls&gt;&lt;/urls&gt;&lt;/record&gt;&lt;/Cite&gt;&lt;/EndNote&gt;</w:instrTex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separate"/>
              </w:r>
              <w:r w:rsidR="00C24C82" w:rsidRPr="0072574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  <w:lang w:eastAsia="en-GB"/>
                </w:rPr>
                <w:t>Roberts (1948)</w: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end"/>
              </w:r>
            </w:hyperlink>
          </w:p>
        </w:tc>
      </w:tr>
      <w:tr w:rsidR="00901D40" w:rsidRPr="0072574D" w14:paraId="56F3E008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7175698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61D03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8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47DEDB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5.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15DC4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</w:t>
            </w:r>
          </w:p>
        </w:tc>
        <w:tc>
          <w:tcPr>
            <w:tcW w:w="0" w:type="auto"/>
          </w:tcPr>
          <w:p w14:paraId="27B146BF" w14:textId="77777777" w:rsidR="00901D40" w:rsidRPr="0072574D" w:rsidRDefault="001E2A2F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hyperlink w:anchor="_ENREF_17" w:tooltip="Broekhuysen, 1949 #3732" w:history="1"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begin"/>
              </w:r>
              <w:r w:rsidR="00C24C82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instrText xml:space="preserve"> ADDIN EN.CITE &lt;EndNote&gt;&lt;Cite AuthorYear="1"&gt;&lt;Author&gt;Broekhuysen&lt;/Author&gt;&lt;Year&gt;1949&lt;/Year&gt;&lt;RecNum&gt;3732&lt;/RecNum&gt;&lt;DisplayText&gt;Broekhuysen and Macnae (1949)&lt;/DisplayText&gt;&lt;record&gt;&lt;rec-number&gt;3732&lt;/rec-number&gt;&lt;foreign-keys&gt;&lt;key app="EN" db-id="wz5020seqdtw97efe975w00xf50af92arsaw"&gt;3732&lt;/key&gt;&lt;/foreign-keys&gt;&lt;ref-type name="Journal Article"&gt;17&lt;/ref-type&gt;&lt;contributors&gt;&lt;authors&gt;&lt;author&gt;Broekhuysen, G.J.&lt;/author&gt;&lt;author&gt;Macnae, W.&lt;/author&gt;&lt;/authors&gt;&lt;/contributors&gt;&lt;titles&gt;&lt;title&gt;Observations on the birds of Tristan da Cunha Islands and Gough Island in February and early March, 1948&lt;/title&gt;&lt;secondary-title&gt;Ardea&lt;/secondary-title&gt;&lt;/titles&gt;&lt;periodical&gt;&lt;full-title&gt;Ardea&lt;/full-title&gt;&lt;abbr-1&gt;Ardea&lt;/abbr-1&gt;&lt;abbr-2&gt;Ardea&lt;/abbr-2&gt;&lt;/periodical&gt;&lt;pages&gt;97-113&lt;/pages&gt;&lt;volume&gt;37&lt;/volume&gt;&lt;dates&gt;&lt;year&gt;1949&lt;/year&gt;&lt;/dates&gt;&lt;urls&gt;&lt;/urls&gt;&lt;/record&gt;&lt;/Cite&gt;&lt;/EndNote&gt;</w:instrTex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separate"/>
              </w:r>
              <w:r w:rsidR="00C24C82" w:rsidRPr="0072574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  <w:lang w:eastAsia="en-GB"/>
                </w:rPr>
                <w:t>Broekhuysen and Macnae (1949)</w: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end"/>
              </w:r>
            </w:hyperlink>
          </w:p>
        </w:tc>
      </w:tr>
      <w:tr w:rsidR="00901D40" w:rsidRPr="0072574D" w14:paraId="06DDAE16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4E67A28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8E935E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1.6 ± 5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5C5FC4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3 ± 2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76BA7A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</w:t>
            </w:r>
          </w:p>
        </w:tc>
        <w:tc>
          <w:tcPr>
            <w:tcW w:w="0" w:type="auto"/>
          </w:tcPr>
          <w:p w14:paraId="380A86A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0D0351E7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6C328D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DBF350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7.8 ± 7.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711FE5C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5 ± 2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57DA8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0" w:type="auto"/>
          </w:tcPr>
          <w:p w14:paraId="7D67AA7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ural History Museum, Tring</w:t>
            </w:r>
          </w:p>
        </w:tc>
      </w:tr>
      <w:tr w:rsidR="00901D40" w:rsidRPr="0072574D" w14:paraId="1A0FB5A9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369C716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076B5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4.3 ± 4.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3AE967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4 ± 2.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BD0331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6</w:t>
            </w:r>
          </w:p>
        </w:tc>
        <w:tc>
          <w:tcPr>
            <w:tcW w:w="0" w:type="auto"/>
          </w:tcPr>
          <w:p w14:paraId="3D44F8F5" w14:textId="77777777" w:rsidR="00901D40" w:rsidRPr="0072574D" w:rsidRDefault="001E2A2F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hyperlink w:anchor="_ENREF_72" w:tooltip="Richardson, 1984 #2927" w:history="1"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begin"/>
              </w:r>
              <w:r w:rsidR="00C24C82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instrText xml:space="preserve"> ADDIN EN.CITE &lt;EndNote&gt;&lt;Cite AuthorYear="1"&gt;&lt;Author&gt;Richardson&lt;/Author&gt;&lt;Year&gt;1984&lt;/Year&gt;&lt;RecNum&gt;2927&lt;/RecNum&gt;&lt;DisplayText&gt;Richardson (1984)&lt;/DisplayText&gt;&lt;record&gt;&lt;rec-number&gt;2927&lt;/rec-number&gt;&lt;foreign-keys&gt;&lt;key app="EN" db-id="wz5020seqdtw97efe975w00xf50af92arsaw"&gt;2927&lt;/key&gt;&lt;/foreign-keys&gt;&lt;ref-type name="Journal Article"&gt;17&lt;/ref-type&gt;&lt;contributors&gt;&lt;authors&gt;&lt;author&gt;Richardson, M.E.&lt;/author&gt;&lt;/authors&gt;&lt;/contributors&gt;&lt;titles&gt;&lt;title&gt;Aspects of the ornithology of the Tristan da Cunha group and Gough Island, 1972-1974&lt;/title&gt;&lt;secondary-title&gt;Cormorant&lt;/secondary-title&gt;&lt;/titles&gt;&lt;periodical&gt;&lt;full-title&gt;Cormorant&lt;/full-title&gt;&lt;abbr-1&gt;Cormorant&lt;/abbr-1&gt;&lt;abbr-2&gt;Cormorant&lt;/abbr-2&gt;&lt;/periodical&gt;&lt;pages&gt;123-201&lt;/pages&gt;&lt;volume&gt;12&lt;/volume&gt;&lt;number&gt;2&lt;/number&gt;&lt;dates&gt;&lt;year&gt;1984&lt;/year&gt;&lt;/dates&gt;&lt;urls&gt;&lt;/urls&gt;&lt;/record&gt;&lt;/Cite&gt;&lt;/EndNote&gt;</w:instrTex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separate"/>
              </w:r>
              <w:r w:rsidR="00C24C82" w:rsidRPr="0072574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  <w:lang w:eastAsia="en-GB"/>
                </w:rPr>
                <w:t>Richardson (1984)</w:t>
              </w:r>
              <w:r w:rsidR="00BA1DD8" w:rsidRPr="0072574D">
                <w:rPr>
                  <w:rFonts w:ascii="Times New Roman" w:eastAsia="Times New Roman" w:hAnsi="Times New Roman" w:cs="Times New Roman"/>
                  <w:color w:val="000000"/>
                  <w:sz w:val="24"/>
                  <w:szCs w:val="24"/>
                  <w:lang w:eastAsia="en-GB"/>
                </w:rPr>
                <w:fldChar w:fldCharType="end"/>
              </w:r>
            </w:hyperlink>
            <w:r w:rsidR="00901D40"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 National Museums Scotland, Edinburgh</w:t>
            </w:r>
          </w:p>
        </w:tc>
      </w:tr>
      <w:tr w:rsidR="00901D40" w:rsidRPr="0072574D" w14:paraId="7F9E5FBF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B8C206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97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5F851C6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8.3 ± 3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265DA7F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3.1 ± 3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87BEB2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</w:t>
            </w:r>
          </w:p>
        </w:tc>
        <w:tc>
          <w:tcPr>
            <w:tcW w:w="0" w:type="auto"/>
          </w:tcPr>
          <w:p w14:paraId="74F895F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tional Museums Scotland, Edinburgh</w:t>
            </w:r>
          </w:p>
        </w:tc>
      </w:tr>
      <w:tr w:rsidR="00901D40" w:rsidRPr="0072574D" w14:paraId="39003468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CC30F9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97FB3C6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1.5 ± 6.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3207B6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.3 ± 4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2A513E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</w:t>
            </w:r>
          </w:p>
        </w:tc>
        <w:tc>
          <w:tcPr>
            <w:tcW w:w="0" w:type="auto"/>
          </w:tcPr>
          <w:p w14:paraId="627B8DE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is study</w:t>
            </w:r>
          </w:p>
        </w:tc>
      </w:tr>
      <w:tr w:rsidR="00901D40" w:rsidRPr="0072574D" w14:paraId="269DBA93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7E750EC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185116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3 ± 4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EBB3A7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4 ± 2.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57CE6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1</w:t>
            </w:r>
          </w:p>
        </w:tc>
        <w:tc>
          <w:tcPr>
            <w:tcW w:w="0" w:type="auto"/>
          </w:tcPr>
          <w:p w14:paraId="33964339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is study</w:t>
            </w:r>
          </w:p>
        </w:tc>
      </w:tr>
      <w:tr w:rsidR="00901D40" w:rsidRPr="0072574D" w14:paraId="594A56E9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C0B5D37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03C93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2 ± 4.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4B32B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4 ± 1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EE4D03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2</w:t>
            </w:r>
          </w:p>
        </w:tc>
        <w:tc>
          <w:tcPr>
            <w:tcW w:w="0" w:type="auto"/>
          </w:tcPr>
          <w:p w14:paraId="4B13FFD4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is study</w:t>
            </w:r>
          </w:p>
        </w:tc>
      </w:tr>
      <w:tr w:rsidR="00901D40" w:rsidRPr="0072574D" w14:paraId="0E23520A" w14:textId="77777777" w:rsidTr="00901D40">
        <w:trPr>
          <w:trHeight w:val="30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3F4FBE5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8702C1A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5.1 ± 3.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58A5DB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.7 ± 1.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DF962D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1</w:t>
            </w:r>
          </w:p>
        </w:tc>
        <w:tc>
          <w:tcPr>
            <w:tcW w:w="0" w:type="auto"/>
          </w:tcPr>
          <w:p w14:paraId="65913175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is study</w:t>
            </w:r>
          </w:p>
        </w:tc>
      </w:tr>
      <w:tr w:rsidR="00901D40" w:rsidRPr="0072574D" w14:paraId="76F9AF5A" w14:textId="77777777" w:rsidTr="00901D40">
        <w:trPr>
          <w:trHeight w:val="30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EF8C2" w14:textId="77777777" w:rsidR="00901D40" w:rsidRPr="0072574D" w:rsidRDefault="00901D40" w:rsidP="00C323A8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1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A345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.0 ± 4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6F63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2.4 ± 1.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FE163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1766B28" w14:textId="77777777" w:rsidR="00901D40" w:rsidRPr="0072574D" w:rsidRDefault="00901D40" w:rsidP="00C323A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72574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his study</w:t>
            </w:r>
          </w:p>
        </w:tc>
      </w:tr>
    </w:tbl>
    <w:p w14:paraId="63C8F705" w14:textId="77777777" w:rsidR="00901D40" w:rsidRPr="0072574D" w:rsidRDefault="00901D40" w:rsidP="00C323A8">
      <w:pPr>
        <w:spacing w:after="0"/>
        <w:rPr>
          <w:rFonts w:ascii="Times New Roman" w:hAnsi="Times New Roman" w:cs="Times New Roman"/>
          <w:sz w:val="24"/>
          <w:szCs w:val="24"/>
        </w:rPr>
      </w:pPr>
    </w:p>
    <w:sectPr w:rsidR="00901D40" w:rsidRPr="0072574D" w:rsidSect="00C323A8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C81E00" w14:textId="77777777" w:rsidR="00F101CF" w:rsidRDefault="00F101CF" w:rsidP="0039643E">
      <w:pPr>
        <w:spacing w:after="0" w:line="240" w:lineRule="auto"/>
      </w:pPr>
      <w:r>
        <w:separator/>
      </w:r>
    </w:p>
  </w:endnote>
  <w:endnote w:type="continuationSeparator" w:id="0">
    <w:p w14:paraId="0E3C9953" w14:textId="77777777" w:rsidR="00F101CF" w:rsidRDefault="00F101CF" w:rsidP="0039643E">
      <w:pPr>
        <w:spacing w:after="0" w:line="240" w:lineRule="auto"/>
      </w:pPr>
      <w:r>
        <w:continuationSeparator/>
      </w:r>
    </w:p>
  </w:endnote>
  <w:endnote w:type="continuationNotice" w:id="1">
    <w:p w14:paraId="425A8F22" w14:textId="77777777" w:rsidR="00F101CF" w:rsidRDefault="00F101C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867BFF" w14:textId="77777777" w:rsidR="001E2A2F" w:rsidRDefault="001E2A2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9362719"/>
      <w:docPartObj>
        <w:docPartGallery w:val="Page Numbers (Bottom of Page)"/>
        <w:docPartUnique/>
      </w:docPartObj>
    </w:sdtPr>
    <w:sdtEndPr/>
    <w:sdtContent>
      <w:p w14:paraId="3AF1BD81" w14:textId="5AD53164" w:rsidR="000B152F" w:rsidRDefault="001E2A2F">
        <w:pPr>
          <w:pStyle w:val="Footer"/>
          <w:jc w:val="right"/>
        </w:pPr>
        <w:r>
          <w:rPr>
            <w:noProof/>
          </w:rPr>
          <w:pict w14:anchorId="3FD4BB72">
            <v:shapetype id="_x0000_t202" coordsize="21600,21600" o:spt="202" path="m,l,21600r21600,l21600,xe">
              <v:stroke joinstyle="miter"/>
              <v:path gradientshapeok="t" o:connecttype="rect"/>
            </v:shapetype>
            <v:shape id="MSIPCM0be542e3a83fa50cfe7efd01" o:spid="_x0000_s9217" type="#_x0000_t202" alt="{&quot;HashCode&quot;:1561593418,&quot;Height&quot;:841.0,&quot;Width&quot;:595.0,&quot;Placement&quot;:&quot;Footer&quot;,&quot;Index&quot;:&quot;Primary&quot;,&quot;Section&quot;:1,&quot;Top&quot;:0.0,&quot;Left&quot;:0.0}" style="position:absolute;left:0;text-align:left;margin-left:0;margin-top:805.9pt;width:595.3pt;height:21pt;z-index:251658240;mso-wrap-style:square;mso-position-horizontal:absolute;mso-position-horizontal-relative:page;mso-position-vertical:absolute;mso-position-vertical-relative:page;v-text-anchor:bottom" o:allowincell="f" filled="f" stroked="f">
              <v:textbox inset="20pt,0,,0">
                <w:txbxContent>
                  <w:p w14:paraId="61D48522" w14:textId="3104655C" w:rsidR="001E2A2F" w:rsidRPr="001E2A2F" w:rsidRDefault="001E2A2F" w:rsidP="001E2A2F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1E2A2F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w:r>
        <w:r w:rsidR="00BA1DD8">
          <w:rPr>
            <w:noProof/>
          </w:rPr>
          <w:fldChar w:fldCharType="begin"/>
        </w:r>
        <w:r w:rsidR="000B152F">
          <w:rPr>
            <w:noProof/>
          </w:rPr>
          <w:instrText xml:space="preserve"> PAGE   \* MERGEFORMAT </w:instrText>
        </w:r>
        <w:r w:rsidR="00BA1DD8">
          <w:rPr>
            <w:noProof/>
          </w:rPr>
          <w:fldChar w:fldCharType="separate"/>
        </w:r>
        <w:r w:rsidR="0008784E">
          <w:rPr>
            <w:noProof/>
          </w:rPr>
          <w:t>1</w:t>
        </w:r>
        <w:r w:rsidR="00BA1DD8">
          <w:rPr>
            <w:noProof/>
          </w:rPr>
          <w:fldChar w:fldCharType="end"/>
        </w:r>
      </w:p>
    </w:sdtContent>
  </w:sdt>
  <w:p w14:paraId="66FFC03F" w14:textId="77777777" w:rsidR="000B152F" w:rsidRDefault="000B152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041637" w14:textId="77777777" w:rsidR="001E2A2F" w:rsidRDefault="001E2A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31ECCC" w14:textId="77777777" w:rsidR="00F101CF" w:rsidRDefault="00F101CF" w:rsidP="0039643E">
      <w:pPr>
        <w:spacing w:after="0" w:line="240" w:lineRule="auto"/>
      </w:pPr>
      <w:r>
        <w:separator/>
      </w:r>
    </w:p>
  </w:footnote>
  <w:footnote w:type="continuationSeparator" w:id="0">
    <w:p w14:paraId="54D59CB1" w14:textId="77777777" w:rsidR="00F101CF" w:rsidRDefault="00F101CF" w:rsidP="0039643E">
      <w:pPr>
        <w:spacing w:after="0" w:line="240" w:lineRule="auto"/>
      </w:pPr>
      <w:r>
        <w:continuationSeparator/>
      </w:r>
    </w:p>
  </w:footnote>
  <w:footnote w:type="continuationNotice" w:id="1">
    <w:p w14:paraId="05B724EA" w14:textId="77777777" w:rsidR="00F101CF" w:rsidRDefault="00F101CF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E9113C" w14:textId="77777777" w:rsidR="001E2A2F" w:rsidRDefault="001E2A2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891920" w14:textId="77777777" w:rsidR="000B152F" w:rsidRDefault="000B152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4C1EAD" w14:textId="77777777" w:rsidR="001E2A2F" w:rsidRDefault="001E2A2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defaultTabStop w:val="720"/>
  <w:drawingGridHorizontalSpacing w:val="110"/>
  <w:displayHorizontalDrawingGridEvery w:val="2"/>
  <w:characterSpacingControl w:val="doNotCompress"/>
  <w:hdrShapeDefaults>
    <o:shapedefaults v:ext="edit" spidmax="9218"/>
    <o:shapelayout v:ext="edit">
      <o:idmap v:ext="edit" data="9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u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z5020seqdtw97efe975w00xf50af92arsaw&quot;&gt;MSc Refs&lt;record-ids&gt;&lt;item&gt;1&lt;/item&gt;&lt;item&gt;211&lt;/item&gt;&lt;item&gt;404&lt;/item&gt;&lt;item&gt;418&lt;/item&gt;&lt;item&gt;506&lt;/item&gt;&lt;item&gt;519&lt;/item&gt;&lt;item&gt;612&lt;/item&gt;&lt;item&gt;727&lt;/item&gt;&lt;item&gt;768&lt;/item&gt;&lt;item&gt;785&lt;/item&gt;&lt;item&gt;851&lt;/item&gt;&lt;item&gt;894&lt;/item&gt;&lt;item&gt;902&lt;/item&gt;&lt;item&gt;928&lt;/item&gt;&lt;item&gt;1179&lt;/item&gt;&lt;item&gt;1323&lt;/item&gt;&lt;item&gt;1410&lt;/item&gt;&lt;item&gt;1513&lt;/item&gt;&lt;item&gt;2002&lt;/item&gt;&lt;item&gt;2020&lt;/item&gt;&lt;item&gt;2030&lt;/item&gt;&lt;item&gt;2049&lt;/item&gt;&lt;item&gt;2079&lt;/item&gt;&lt;item&gt;2209&lt;/item&gt;&lt;item&gt;2365&lt;/item&gt;&lt;item&gt;2563&lt;/item&gt;&lt;item&gt;2582&lt;/item&gt;&lt;item&gt;2628&lt;/item&gt;&lt;item&gt;2690&lt;/item&gt;&lt;item&gt;2714&lt;/item&gt;&lt;item&gt;2804&lt;/item&gt;&lt;item&gt;2813&lt;/item&gt;&lt;item&gt;2822&lt;/item&gt;&lt;item&gt;2840&lt;/item&gt;&lt;item&gt;2861&lt;/item&gt;&lt;item&gt;2887&lt;/item&gt;&lt;item&gt;2927&lt;/item&gt;&lt;item&gt;3070&lt;/item&gt;&lt;item&gt;3179&lt;/item&gt;&lt;item&gt;3429&lt;/item&gt;&lt;item&gt;3455&lt;/item&gt;&lt;item&gt;3551&lt;/item&gt;&lt;item&gt;3614&lt;/item&gt;&lt;item&gt;3638&lt;/item&gt;&lt;item&gt;3651&lt;/item&gt;&lt;item&gt;3677&lt;/item&gt;&lt;item&gt;3707&lt;/item&gt;&lt;item&gt;3718&lt;/item&gt;&lt;item&gt;3731&lt;/item&gt;&lt;item&gt;3732&lt;/item&gt;&lt;item&gt;3735&lt;/item&gt;&lt;item&gt;3738&lt;/item&gt;&lt;item&gt;3745&lt;/item&gt;&lt;item&gt;3760&lt;/item&gt;&lt;item&gt;3794&lt;/item&gt;&lt;item&gt;4114&lt;/item&gt;&lt;item&gt;4138&lt;/item&gt;&lt;item&gt;4139&lt;/item&gt;&lt;item&gt;4176&lt;/item&gt;&lt;item&gt;4177&lt;/item&gt;&lt;item&gt;4178&lt;/item&gt;&lt;item&gt;4179&lt;/item&gt;&lt;item&gt;4180&lt;/item&gt;&lt;item&gt;4181&lt;/item&gt;&lt;item&gt;4182&lt;/item&gt;&lt;item&gt;4183&lt;/item&gt;&lt;item&gt;4192&lt;/item&gt;&lt;item&gt;4193&lt;/item&gt;&lt;item&gt;4194&lt;/item&gt;&lt;item&gt;4195&lt;/item&gt;&lt;item&gt;4196&lt;/item&gt;&lt;item&gt;4294&lt;/item&gt;&lt;item&gt;4295&lt;/item&gt;&lt;item&gt;4380&lt;/item&gt;&lt;item&gt;4381&lt;/item&gt;&lt;item&gt;4666&lt;/item&gt;&lt;item&gt;4667&lt;/item&gt;&lt;item&gt;4668&lt;/item&gt;&lt;item&gt;5005&lt;/item&gt;&lt;item&gt;5019&lt;/item&gt;&lt;item&gt;5020&lt;/item&gt;&lt;item&gt;5055&lt;/item&gt;&lt;item&gt;5056&lt;/item&gt;&lt;item&gt;5057&lt;/item&gt;&lt;item&gt;5059&lt;/item&gt;&lt;item&gt;5079&lt;/item&gt;&lt;item&gt;5382&lt;/item&gt;&lt;item&gt;5388&lt;/item&gt;&lt;item&gt;5389&lt;/item&gt;&lt;item&gt;5390&lt;/item&gt;&lt;item&gt;5433&lt;/item&gt;&lt;/record-ids&gt;&lt;/item&gt;&lt;/Libraries&gt;"/>
  </w:docVars>
  <w:rsids>
    <w:rsidRoot w:val="00047B35"/>
    <w:rsid w:val="000057BC"/>
    <w:rsid w:val="0001363A"/>
    <w:rsid w:val="00014BDE"/>
    <w:rsid w:val="0003178B"/>
    <w:rsid w:val="0003457D"/>
    <w:rsid w:val="00041C84"/>
    <w:rsid w:val="00047B35"/>
    <w:rsid w:val="0005091C"/>
    <w:rsid w:val="00061FF2"/>
    <w:rsid w:val="0007352F"/>
    <w:rsid w:val="00073A78"/>
    <w:rsid w:val="000772C1"/>
    <w:rsid w:val="00080E6C"/>
    <w:rsid w:val="0008784E"/>
    <w:rsid w:val="000B152F"/>
    <w:rsid w:val="000B7504"/>
    <w:rsid w:val="000C0F03"/>
    <w:rsid w:val="000C5D5E"/>
    <w:rsid w:val="000D1073"/>
    <w:rsid w:val="000E7D9C"/>
    <w:rsid w:val="000F0EFC"/>
    <w:rsid w:val="001054DF"/>
    <w:rsid w:val="00110E8D"/>
    <w:rsid w:val="00111C6B"/>
    <w:rsid w:val="00122EDA"/>
    <w:rsid w:val="00126C52"/>
    <w:rsid w:val="00127204"/>
    <w:rsid w:val="001327FB"/>
    <w:rsid w:val="00157113"/>
    <w:rsid w:val="00163F04"/>
    <w:rsid w:val="00181FE7"/>
    <w:rsid w:val="00183120"/>
    <w:rsid w:val="001832E3"/>
    <w:rsid w:val="00183E28"/>
    <w:rsid w:val="001918F1"/>
    <w:rsid w:val="001B0B09"/>
    <w:rsid w:val="001B5F3A"/>
    <w:rsid w:val="001B5F87"/>
    <w:rsid w:val="001C15D8"/>
    <w:rsid w:val="001E0A45"/>
    <w:rsid w:val="001E1627"/>
    <w:rsid w:val="001E2A2F"/>
    <w:rsid w:val="001F5246"/>
    <w:rsid w:val="001F7F2E"/>
    <w:rsid w:val="00202E4F"/>
    <w:rsid w:val="00203732"/>
    <w:rsid w:val="0020403C"/>
    <w:rsid w:val="00212561"/>
    <w:rsid w:val="00216E1D"/>
    <w:rsid w:val="002246AA"/>
    <w:rsid w:val="00224A8C"/>
    <w:rsid w:val="0023379D"/>
    <w:rsid w:val="00236CD7"/>
    <w:rsid w:val="0023728C"/>
    <w:rsid w:val="00263E4D"/>
    <w:rsid w:val="00265489"/>
    <w:rsid w:val="002715DF"/>
    <w:rsid w:val="0027501D"/>
    <w:rsid w:val="002825DE"/>
    <w:rsid w:val="0028329C"/>
    <w:rsid w:val="00297203"/>
    <w:rsid w:val="002B2B58"/>
    <w:rsid w:val="002B7F6B"/>
    <w:rsid w:val="002C221E"/>
    <w:rsid w:val="002D290D"/>
    <w:rsid w:val="002D336D"/>
    <w:rsid w:val="002D59B6"/>
    <w:rsid w:val="002D725B"/>
    <w:rsid w:val="002F3F47"/>
    <w:rsid w:val="00304540"/>
    <w:rsid w:val="0032080E"/>
    <w:rsid w:val="00322E38"/>
    <w:rsid w:val="00350A44"/>
    <w:rsid w:val="003542F6"/>
    <w:rsid w:val="003764B6"/>
    <w:rsid w:val="0039643E"/>
    <w:rsid w:val="003A00D6"/>
    <w:rsid w:val="003A11DB"/>
    <w:rsid w:val="003A28A4"/>
    <w:rsid w:val="003B4DD0"/>
    <w:rsid w:val="003B7370"/>
    <w:rsid w:val="003B7988"/>
    <w:rsid w:val="003C33CC"/>
    <w:rsid w:val="003C3E0F"/>
    <w:rsid w:val="003C6A82"/>
    <w:rsid w:val="003E5452"/>
    <w:rsid w:val="003E7824"/>
    <w:rsid w:val="003F403C"/>
    <w:rsid w:val="003F7032"/>
    <w:rsid w:val="004043E3"/>
    <w:rsid w:val="00421CC4"/>
    <w:rsid w:val="00421D1C"/>
    <w:rsid w:val="00440786"/>
    <w:rsid w:val="004569EC"/>
    <w:rsid w:val="0045725A"/>
    <w:rsid w:val="00462916"/>
    <w:rsid w:val="00462FDF"/>
    <w:rsid w:val="00467D7C"/>
    <w:rsid w:val="00475162"/>
    <w:rsid w:val="00477FCD"/>
    <w:rsid w:val="004802FD"/>
    <w:rsid w:val="00482CEF"/>
    <w:rsid w:val="004A0B4F"/>
    <w:rsid w:val="004A3E11"/>
    <w:rsid w:val="004A4A53"/>
    <w:rsid w:val="004A5601"/>
    <w:rsid w:val="004A6939"/>
    <w:rsid w:val="004A753C"/>
    <w:rsid w:val="004B02EF"/>
    <w:rsid w:val="004B4971"/>
    <w:rsid w:val="004C6751"/>
    <w:rsid w:val="004D045B"/>
    <w:rsid w:val="004D7C88"/>
    <w:rsid w:val="004F6DB7"/>
    <w:rsid w:val="00501E83"/>
    <w:rsid w:val="00505CC5"/>
    <w:rsid w:val="00514E5D"/>
    <w:rsid w:val="00517D85"/>
    <w:rsid w:val="00521E5D"/>
    <w:rsid w:val="005233DF"/>
    <w:rsid w:val="00526195"/>
    <w:rsid w:val="00536561"/>
    <w:rsid w:val="005459A6"/>
    <w:rsid w:val="00547E74"/>
    <w:rsid w:val="00556280"/>
    <w:rsid w:val="005722E0"/>
    <w:rsid w:val="005826E0"/>
    <w:rsid w:val="00587C8B"/>
    <w:rsid w:val="00591DEA"/>
    <w:rsid w:val="005A0C51"/>
    <w:rsid w:val="005A3703"/>
    <w:rsid w:val="005B77D4"/>
    <w:rsid w:val="005D0BC8"/>
    <w:rsid w:val="005D6CC9"/>
    <w:rsid w:val="005E1237"/>
    <w:rsid w:val="005F1831"/>
    <w:rsid w:val="00603FE0"/>
    <w:rsid w:val="00605F29"/>
    <w:rsid w:val="006060D0"/>
    <w:rsid w:val="00606464"/>
    <w:rsid w:val="00611D6C"/>
    <w:rsid w:val="00634398"/>
    <w:rsid w:val="0064719B"/>
    <w:rsid w:val="006536C3"/>
    <w:rsid w:val="00655A5B"/>
    <w:rsid w:val="00671E09"/>
    <w:rsid w:val="00677B15"/>
    <w:rsid w:val="00685B8C"/>
    <w:rsid w:val="0069541E"/>
    <w:rsid w:val="0069723A"/>
    <w:rsid w:val="006A644D"/>
    <w:rsid w:val="006B0765"/>
    <w:rsid w:val="006B53C9"/>
    <w:rsid w:val="006B6324"/>
    <w:rsid w:val="006C33F4"/>
    <w:rsid w:val="006D6914"/>
    <w:rsid w:val="006D6D09"/>
    <w:rsid w:val="006E028A"/>
    <w:rsid w:val="006E260A"/>
    <w:rsid w:val="006E708A"/>
    <w:rsid w:val="006F0DD3"/>
    <w:rsid w:val="006F13CA"/>
    <w:rsid w:val="00702F70"/>
    <w:rsid w:val="007168BA"/>
    <w:rsid w:val="0072574D"/>
    <w:rsid w:val="0074243B"/>
    <w:rsid w:val="00742DB4"/>
    <w:rsid w:val="00751F44"/>
    <w:rsid w:val="007528D4"/>
    <w:rsid w:val="007560A9"/>
    <w:rsid w:val="007669A3"/>
    <w:rsid w:val="00775FC9"/>
    <w:rsid w:val="007760AA"/>
    <w:rsid w:val="00787FEE"/>
    <w:rsid w:val="00791820"/>
    <w:rsid w:val="00793DE7"/>
    <w:rsid w:val="007A6C9F"/>
    <w:rsid w:val="007B58D1"/>
    <w:rsid w:val="007B6085"/>
    <w:rsid w:val="007C0059"/>
    <w:rsid w:val="007D447F"/>
    <w:rsid w:val="007E05D1"/>
    <w:rsid w:val="007E1836"/>
    <w:rsid w:val="007E2624"/>
    <w:rsid w:val="007E3C93"/>
    <w:rsid w:val="007E507F"/>
    <w:rsid w:val="007F7BBF"/>
    <w:rsid w:val="008033F5"/>
    <w:rsid w:val="00805078"/>
    <w:rsid w:val="00811BED"/>
    <w:rsid w:val="008124BD"/>
    <w:rsid w:val="008154AF"/>
    <w:rsid w:val="008179B1"/>
    <w:rsid w:val="00821770"/>
    <w:rsid w:val="00821C8F"/>
    <w:rsid w:val="00823A5B"/>
    <w:rsid w:val="008252ED"/>
    <w:rsid w:val="00827951"/>
    <w:rsid w:val="00833EF6"/>
    <w:rsid w:val="00834301"/>
    <w:rsid w:val="00843699"/>
    <w:rsid w:val="00853BE3"/>
    <w:rsid w:val="00854D52"/>
    <w:rsid w:val="00856FC3"/>
    <w:rsid w:val="00856FCB"/>
    <w:rsid w:val="00861416"/>
    <w:rsid w:val="0086500D"/>
    <w:rsid w:val="008747AE"/>
    <w:rsid w:val="00874C51"/>
    <w:rsid w:val="00885813"/>
    <w:rsid w:val="00885DD7"/>
    <w:rsid w:val="0089557B"/>
    <w:rsid w:val="008A1CCC"/>
    <w:rsid w:val="008B27F6"/>
    <w:rsid w:val="008C0C4E"/>
    <w:rsid w:val="008C1FC3"/>
    <w:rsid w:val="008C5F10"/>
    <w:rsid w:val="008D597A"/>
    <w:rsid w:val="008E4787"/>
    <w:rsid w:val="008F32E8"/>
    <w:rsid w:val="008F6190"/>
    <w:rsid w:val="00901D40"/>
    <w:rsid w:val="009138AD"/>
    <w:rsid w:val="009145CA"/>
    <w:rsid w:val="00915CE8"/>
    <w:rsid w:val="0092516D"/>
    <w:rsid w:val="0093453B"/>
    <w:rsid w:val="0093538D"/>
    <w:rsid w:val="00954A16"/>
    <w:rsid w:val="00965D6B"/>
    <w:rsid w:val="00965F60"/>
    <w:rsid w:val="00991E91"/>
    <w:rsid w:val="00992D23"/>
    <w:rsid w:val="00993412"/>
    <w:rsid w:val="00993612"/>
    <w:rsid w:val="009941EF"/>
    <w:rsid w:val="009A2855"/>
    <w:rsid w:val="009A5CAC"/>
    <w:rsid w:val="009B3433"/>
    <w:rsid w:val="009B3FAF"/>
    <w:rsid w:val="009B62D9"/>
    <w:rsid w:val="009B630F"/>
    <w:rsid w:val="009B7748"/>
    <w:rsid w:val="009C237C"/>
    <w:rsid w:val="009C3AAD"/>
    <w:rsid w:val="009D191F"/>
    <w:rsid w:val="009D5711"/>
    <w:rsid w:val="009D6BF9"/>
    <w:rsid w:val="009F0072"/>
    <w:rsid w:val="009F06DF"/>
    <w:rsid w:val="009F10D5"/>
    <w:rsid w:val="009F1482"/>
    <w:rsid w:val="009F1F85"/>
    <w:rsid w:val="009F273E"/>
    <w:rsid w:val="009F4B5A"/>
    <w:rsid w:val="00A10C19"/>
    <w:rsid w:val="00A14621"/>
    <w:rsid w:val="00A16DE5"/>
    <w:rsid w:val="00A17032"/>
    <w:rsid w:val="00A17881"/>
    <w:rsid w:val="00A17FA4"/>
    <w:rsid w:val="00A54D53"/>
    <w:rsid w:val="00A62597"/>
    <w:rsid w:val="00A7298A"/>
    <w:rsid w:val="00A758D8"/>
    <w:rsid w:val="00A879AF"/>
    <w:rsid w:val="00A92790"/>
    <w:rsid w:val="00AA0DC8"/>
    <w:rsid w:val="00AA4F12"/>
    <w:rsid w:val="00AA6EC2"/>
    <w:rsid w:val="00AB1610"/>
    <w:rsid w:val="00AB5A56"/>
    <w:rsid w:val="00AD48C8"/>
    <w:rsid w:val="00AD4A65"/>
    <w:rsid w:val="00AE0CEC"/>
    <w:rsid w:val="00AE7A93"/>
    <w:rsid w:val="00B021B3"/>
    <w:rsid w:val="00B076DE"/>
    <w:rsid w:val="00B07969"/>
    <w:rsid w:val="00B14A83"/>
    <w:rsid w:val="00B41DE4"/>
    <w:rsid w:val="00B46778"/>
    <w:rsid w:val="00B52075"/>
    <w:rsid w:val="00B60065"/>
    <w:rsid w:val="00B62A80"/>
    <w:rsid w:val="00B7020A"/>
    <w:rsid w:val="00B72755"/>
    <w:rsid w:val="00B83123"/>
    <w:rsid w:val="00B83832"/>
    <w:rsid w:val="00B86B22"/>
    <w:rsid w:val="00B872C9"/>
    <w:rsid w:val="00B96D70"/>
    <w:rsid w:val="00BA1DD8"/>
    <w:rsid w:val="00BB43A0"/>
    <w:rsid w:val="00BC1A00"/>
    <w:rsid w:val="00BC286E"/>
    <w:rsid w:val="00BC6577"/>
    <w:rsid w:val="00BD6150"/>
    <w:rsid w:val="00BF2A7C"/>
    <w:rsid w:val="00BF72FC"/>
    <w:rsid w:val="00C05AF7"/>
    <w:rsid w:val="00C168A8"/>
    <w:rsid w:val="00C179E6"/>
    <w:rsid w:val="00C17B36"/>
    <w:rsid w:val="00C20F73"/>
    <w:rsid w:val="00C24C82"/>
    <w:rsid w:val="00C31316"/>
    <w:rsid w:val="00C323A8"/>
    <w:rsid w:val="00C55A00"/>
    <w:rsid w:val="00C71F8D"/>
    <w:rsid w:val="00C74C56"/>
    <w:rsid w:val="00C7504E"/>
    <w:rsid w:val="00C85E9A"/>
    <w:rsid w:val="00C909B2"/>
    <w:rsid w:val="00C94090"/>
    <w:rsid w:val="00CA7BA1"/>
    <w:rsid w:val="00CB19DF"/>
    <w:rsid w:val="00CB29FE"/>
    <w:rsid w:val="00CD4274"/>
    <w:rsid w:val="00CE4475"/>
    <w:rsid w:val="00CF17A6"/>
    <w:rsid w:val="00D0541D"/>
    <w:rsid w:val="00D056A7"/>
    <w:rsid w:val="00D10E55"/>
    <w:rsid w:val="00D15D7C"/>
    <w:rsid w:val="00D224D1"/>
    <w:rsid w:val="00D249C1"/>
    <w:rsid w:val="00D421A4"/>
    <w:rsid w:val="00D5514A"/>
    <w:rsid w:val="00D610D8"/>
    <w:rsid w:val="00D6357F"/>
    <w:rsid w:val="00D676C3"/>
    <w:rsid w:val="00D73DFF"/>
    <w:rsid w:val="00D8061C"/>
    <w:rsid w:val="00D846E9"/>
    <w:rsid w:val="00D900B2"/>
    <w:rsid w:val="00DC0197"/>
    <w:rsid w:val="00DC0B69"/>
    <w:rsid w:val="00DC4EDE"/>
    <w:rsid w:val="00DD05BD"/>
    <w:rsid w:val="00DD0929"/>
    <w:rsid w:val="00DD70CE"/>
    <w:rsid w:val="00DE1DD9"/>
    <w:rsid w:val="00DE7A09"/>
    <w:rsid w:val="00DF0137"/>
    <w:rsid w:val="00DF4328"/>
    <w:rsid w:val="00DF7046"/>
    <w:rsid w:val="00DF7C2C"/>
    <w:rsid w:val="00E00F64"/>
    <w:rsid w:val="00E070F9"/>
    <w:rsid w:val="00E1529F"/>
    <w:rsid w:val="00E2197F"/>
    <w:rsid w:val="00E25842"/>
    <w:rsid w:val="00E31686"/>
    <w:rsid w:val="00E322FD"/>
    <w:rsid w:val="00E3671E"/>
    <w:rsid w:val="00E475D9"/>
    <w:rsid w:val="00E5335D"/>
    <w:rsid w:val="00E54070"/>
    <w:rsid w:val="00E57FE1"/>
    <w:rsid w:val="00E602BC"/>
    <w:rsid w:val="00E64613"/>
    <w:rsid w:val="00E674EF"/>
    <w:rsid w:val="00E700C2"/>
    <w:rsid w:val="00E728CF"/>
    <w:rsid w:val="00E81343"/>
    <w:rsid w:val="00E827E7"/>
    <w:rsid w:val="00E84487"/>
    <w:rsid w:val="00E902B4"/>
    <w:rsid w:val="00E9118D"/>
    <w:rsid w:val="00E91194"/>
    <w:rsid w:val="00EB5EA7"/>
    <w:rsid w:val="00EB7D45"/>
    <w:rsid w:val="00EC5025"/>
    <w:rsid w:val="00ED54EC"/>
    <w:rsid w:val="00ED618D"/>
    <w:rsid w:val="00EE6B4A"/>
    <w:rsid w:val="00EE7295"/>
    <w:rsid w:val="00F02002"/>
    <w:rsid w:val="00F062F8"/>
    <w:rsid w:val="00F06545"/>
    <w:rsid w:val="00F101CF"/>
    <w:rsid w:val="00F12F3C"/>
    <w:rsid w:val="00F1753B"/>
    <w:rsid w:val="00F209FB"/>
    <w:rsid w:val="00F20B21"/>
    <w:rsid w:val="00F2684F"/>
    <w:rsid w:val="00F3498D"/>
    <w:rsid w:val="00F42857"/>
    <w:rsid w:val="00F50320"/>
    <w:rsid w:val="00F67FE4"/>
    <w:rsid w:val="00F7033B"/>
    <w:rsid w:val="00F70F85"/>
    <w:rsid w:val="00F71816"/>
    <w:rsid w:val="00F82340"/>
    <w:rsid w:val="00F823A2"/>
    <w:rsid w:val="00F904D8"/>
    <w:rsid w:val="00F93F91"/>
    <w:rsid w:val="00FA1690"/>
    <w:rsid w:val="00FA664C"/>
    <w:rsid w:val="00FB3E87"/>
    <w:rsid w:val="00FB4294"/>
    <w:rsid w:val="00FC45C9"/>
    <w:rsid w:val="00FD0226"/>
    <w:rsid w:val="00FF27C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9218"/>
    <o:shapelayout v:ext="edit">
      <o:idmap v:ext="edit" data="1"/>
    </o:shapelayout>
  </w:shapeDefaults>
  <w:decimalSymbol w:val="."/>
  <w:listSeparator w:val=","/>
  <w14:docId w14:val="466ACCBE"/>
  <w15:docId w15:val="{1050C75A-4CDD-46FF-B725-D88ECA7232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E26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47B35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964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9643E"/>
  </w:style>
  <w:style w:type="paragraph" w:styleId="Footer">
    <w:name w:val="footer"/>
    <w:basedOn w:val="Normal"/>
    <w:link w:val="FooterChar"/>
    <w:uiPriority w:val="99"/>
    <w:unhideWhenUsed/>
    <w:rsid w:val="003964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9643E"/>
  </w:style>
  <w:style w:type="character" w:styleId="LineNumber">
    <w:name w:val="line number"/>
    <w:basedOn w:val="DefaultParagraphFont"/>
    <w:uiPriority w:val="99"/>
    <w:semiHidden/>
    <w:unhideWhenUsed/>
    <w:rsid w:val="0039643E"/>
  </w:style>
  <w:style w:type="character" w:styleId="PlaceholderText">
    <w:name w:val="Placeholder Text"/>
    <w:basedOn w:val="DefaultParagraphFont"/>
    <w:uiPriority w:val="99"/>
    <w:semiHidden/>
    <w:rsid w:val="00224A8C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4A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4A8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263E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73A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3A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3A7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3A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3A7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4243B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20403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403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0403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0403C"/>
    <w:rPr>
      <w:rFonts w:ascii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01E83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F13CA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7E1836"/>
    <w:pPr>
      <w:spacing w:after="0" w:line="240" w:lineRule="auto"/>
    </w:pPr>
    <w:rPr>
      <w:rFonts w:ascii="Times New Roman" w:eastAsia="Batang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852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83</Words>
  <Characters>5605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SPB</Company>
  <LinksUpToDate>false</LinksUpToDate>
  <CharactersWithSpaces>6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 Bond</dc:creator>
  <cp:lastModifiedBy>Deayton, Helen</cp:lastModifiedBy>
  <cp:revision>2</cp:revision>
  <dcterms:created xsi:type="dcterms:W3CDTF">2020-04-20T02:11:00Z</dcterms:created>
  <dcterms:modified xsi:type="dcterms:W3CDTF">2020-04-20T0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cclellandgreg@gmail.com@www.mendeley.com</vt:lpwstr>
  </property>
  <property fmtid="{D5CDD505-2E9C-101B-9397-08002B2CF9AE}" pid="4" name="Mendeley Citation Style_1">
    <vt:lpwstr>http://www.zotero.org/styles/conservation-biology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biological-conservation</vt:lpwstr>
  </property>
  <property fmtid="{D5CDD505-2E9C-101B-9397-08002B2CF9AE}" pid="14" name="Mendeley Recent Style Name 4_1">
    <vt:lpwstr>Biological Conserv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conservation-biology</vt:lpwstr>
  </property>
  <property fmtid="{D5CDD505-2E9C-101B-9397-08002B2CF9AE}" pid="18" name="Mendeley Recent Style Name 6_1">
    <vt:lpwstr>Conservation Biology</vt:lpwstr>
  </property>
  <property fmtid="{D5CDD505-2E9C-101B-9397-08002B2CF9AE}" pid="19" name="Mendeley Recent Style Id 7_1">
    <vt:lpwstr>http://www.zotero.org/styles/global-change-biology</vt:lpwstr>
  </property>
  <property fmtid="{D5CDD505-2E9C-101B-9397-08002B2CF9AE}" pid="20" name="Mendeley Recent Style Name 7_1">
    <vt:lpwstr>Global Change Biology</vt:lpwstr>
  </property>
  <property fmtid="{D5CDD505-2E9C-101B-9397-08002B2CF9AE}" pid="21" name="Mendeley Recent Style Id 8_1">
    <vt:lpwstr>http://www.zotero.org/styles/journal-of-animal-ecology</vt:lpwstr>
  </property>
  <property fmtid="{D5CDD505-2E9C-101B-9397-08002B2CF9AE}" pid="22" name="Mendeley Recent Style Name 8_1">
    <vt:lpwstr>Journal of Animal Ecology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SIP_Label_181c070e-054b-4d1c-ba4c-fc70b099192e_Enabled">
    <vt:lpwstr>True</vt:lpwstr>
  </property>
  <property fmtid="{D5CDD505-2E9C-101B-9397-08002B2CF9AE}" pid="26" name="MSIP_Label_181c070e-054b-4d1c-ba4c-fc70b099192e_SiteId">
    <vt:lpwstr>2567d566-604c-408a-8a60-55d0dc9d9d6b</vt:lpwstr>
  </property>
  <property fmtid="{D5CDD505-2E9C-101B-9397-08002B2CF9AE}" pid="27" name="MSIP_Label_181c070e-054b-4d1c-ba4c-fc70b099192e_Owner">
    <vt:lpwstr>Helen.Deayton@informa.com</vt:lpwstr>
  </property>
  <property fmtid="{D5CDD505-2E9C-101B-9397-08002B2CF9AE}" pid="28" name="MSIP_Label_181c070e-054b-4d1c-ba4c-fc70b099192e_SetDate">
    <vt:lpwstr>2020-04-20T02:11:04.6773176Z</vt:lpwstr>
  </property>
  <property fmtid="{D5CDD505-2E9C-101B-9397-08002B2CF9AE}" pid="29" name="MSIP_Label_181c070e-054b-4d1c-ba4c-fc70b099192e_Name">
    <vt:lpwstr>General</vt:lpwstr>
  </property>
  <property fmtid="{D5CDD505-2E9C-101B-9397-08002B2CF9AE}" pid="30" name="MSIP_Label_181c070e-054b-4d1c-ba4c-fc70b099192e_Application">
    <vt:lpwstr>Microsoft Azure Information Protection</vt:lpwstr>
  </property>
  <property fmtid="{D5CDD505-2E9C-101B-9397-08002B2CF9AE}" pid="31" name="MSIP_Label_181c070e-054b-4d1c-ba4c-fc70b099192e_ActionId">
    <vt:lpwstr>91f5c9a0-05c7-49ee-899b-27c8d7d0a614</vt:lpwstr>
  </property>
  <property fmtid="{D5CDD505-2E9C-101B-9397-08002B2CF9AE}" pid="32" name="MSIP_Label_181c070e-054b-4d1c-ba4c-fc70b099192e_Extended_MSFT_Method">
    <vt:lpwstr>Automatic</vt:lpwstr>
  </property>
  <property fmtid="{D5CDD505-2E9C-101B-9397-08002B2CF9AE}" pid="33" name="MSIP_Label_2bbab825-a111-45e4-86a1-18cee0005896_Enabled">
    <vt:lpwstr>True</vt:lpwstr>
  </property>
  <property fmtid="{D5CDD505-2E9C-101B-9397-08002B2CF9AE}" pid="34" name="MSIP_Label_2bbab825-a111-45e4-86a1-18cee0005896_SiteId">
    <vt:lpwstr>2567d566-604c-408a-8a60-55d0dc9d9d6b</vt:lpwstr>
  </property>
  <property fmtid="{D5CDD505-2E9C-101B-9397-08002B2CF9AE}" pid="35" name="MSIP_Label_2bbab825-a111-45e4-86a1-18cee0005896_Owner">
    <vt:lpwstr>Helen.Deayton@informa.com</vt:lpwstr>
  </property>
  <property fmtid="{D5CDD505-2E9C-101B-9397-08002B2CF9AE}" pid="36" name="MSIP_Label_2bbab825-a111-45e4-86a1-18cee0005896_SetDate">
    <vt:lpwstr>2020-04-20T02:11:04.6773176Z</vt:lpwstr>
  </property>
  <property fmtid="{D5CDD505-2E9C-101B-9397-08002B2CF9AE}" pid="37" name="MSIP_Label_2bbab825-a111-45e4-86a1-18cee0005896_Name">
    <vt:lpwstr>Un-restricted</vt:lpwstr>
  </property>
  <property fmtid="{D5CDD505-2E9C-101B-9397-08002B2CF9AE}" pid="38" name="MSIP_Label_2bbab825-a111-45e4-86a1-18cee0005896_Application">
    <vt:lpwstr>Microsoft Azure Information Protection</vt:lpwstr>
  </property>
  <property fmtid="{D5CDD505-2E9C-101B-9397-08002B2CF9AE}" pid="39" name="MSIP_Label_2bbab825-a111-45e4-86a1-18cee0005896_ActionId">
    <vt:lpwstr>91f5c9a0-05c7-49ee-899b-27c8d7d0a614</vt:lpwstr>
  </property>
  <property fmtid="{D5CDD505-2E9C-101B-9397-08002B2CF9AE}" pid="40" name="MSIP_Label_2bbab825-a111-45e4-86a1-18cee0005896_Parent">
    <vt:lpwstr>181c070e-054b-4d1c-ba4c-fc70b099192e</vt:lpwstr>
  </property>
  <property fmtid="{D5CDD505-2E9C-101B-9397-08002B2CF9AE}" pid="41" name="MSIP_Label_2bbab825-a111-45e4-86a1-18cee0005896_Extended_MSFT_Method">
    <vt:lpwstr>Automatic</vt:lpwstr>
  </property>
  <property fmtid="{D5CDD505-2E9C-101B-9397-08002B2CF9AE}" pid="42" name="Sensitivity">
    <vt:lpwstr>General Un-restricted</vt:lpwstr>
  </property>
</Properties>
</file>